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318FF" w:rsidRDefault="0002585F">
      <w:pPr>
        <w:rPr>
          <w:rFonts w:ascii="Times New Roman" w:hAnsi="Times New Roman" w:cs="Times New Roman"/>
          <w:b/>
          <w:bCs/>
          <w:lang w:val="en-AU"/>
        </w:rPr>
      </w:pPr>
      <w:r w:rsidRPr="0002585F">
        <w:rPr>
          <w:rFonts w:ascii="Times New Roman" w:hAnsi="Times New Roman" w:cs="Times New Roman"/>
          <w:b/>
          <w:bCs/>
          <w:lang w:val="en-AU"/>
        </w:rPr>
        <w:t>Appendix e-1</w:t>
      </w:r>
    </w:p>
    <w:p w:rsidR="0002585F" w:rsidRDefault="0002585F">
      <w:pPr>
        <w:rPr>
          <w:rFonts w:ascii="Times New Roman" w:hAnsi="Times New Roman" w:cs="Times New Roman"/>
          <w:b/>
          <w:bCs/>
          <w:lang w:val="en-AU"/>
        </w:rPr>
      </w:pPr>
    </w:p>
    <w:p w:rsidR="0002585F" w:rsidRPr="0002585F" w:rsidRDefault="0002585F" w:rsidP="00025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bCs/>
          <w:color w:val="000000"/>
        </w:rPr>
      </w:pPr>
      <w:r w:rsidRPr="0002585F">
        <w:rPr>
          <w:rFonts w:ascii="Times New Roman" w:hAnsi="Times New Roman" w:cs="Times New Roman"/>
          <w:bCs/>
          <w:color w:val="000000"/>
        </w:rPr>
        <w:t>All serum samples tested for PNS antibodies were MOG antibody seropositive using a live cell based assay analyzed by flow cytometry which has high specificity and sensitivity (as described in Dale et al Neurol Neuroimm Neuroinflamm 2014</w:t>
      </w:r>
      <w:r w:rsidR="00EC4DF2">
        <w:rPr>
          <w:rFonts w:ascii="Times New Roman" w:hAnsi="Times New Roman" w:cs="Times New Roman"/>
          <w:bCs/>
          <w:color w:val="000000"/>
        </w:rPr>
        <w:fldChar w:fldCharType="begin"/>
      </w:r>
      <w:r w:rsidR="00EC4DF2">
        <w:rPr>
          <w:rFonts w:ascii="Times New Roman" w:hAnsi="Times New Roman" w:cs="Times New Roman"/>
          <w:bCs/>
          <w:color w:val="000000"/>
        </w:rPr>
        <w:instrText xml:space="preserve"> ADDIN EN.CITE &lt;EndNote&gt;&lt;Cite&gt;&lt;Author&gt;Dale&lt;/Author&gt;&lt;Year&gt;2014&lt;/Year&gt;&lt;RecNum&gt;792&lt;/RecNum&gt;&lt;DisplayText&gt;&lt;style face="superscript"&gt;1&lt;/style&gt;&lt;/DisplayText&gt;&lt;record&gt;&lt;rec-number&gt;792&lt;/rec-number&gt;&lt;foreign-keys&gt;&lt;key app="EN" db-id="5ste9e2tma55w7eff94xwt9m0d9s2d225txe" timestamp="1401531145"&gt;792&lt;/key&gt;&lt;/foreign-keys&gt;&lt;ref-type name="Journal Article"&gt;17&lt;/ref-type&gt;&lt;contributors&gt;&lt;authors&gt;&lt;author&gt;Dale, R. C.&lt;/author&gt;&lt;author&gt;Tantsis, E.&lt;/author&gt;&lt;author&gt;Merheb, V.&lt;/author&gt;&lt;author&gt;Kumaran, R-Y.A.&lt;/author&gt;&lt;author&gt;Sinmaz, N.&lt;/author&gt;&lt;author&gt;Pathmanandavel, K.&lt;/author&gt;&lt;author&gt;Ramanathan, S.&lt;/author&gt;&lt;author&gt;Booth, D.R.&lt;/author&gt;&lt;author&gt;Wienholt, L.A.&lt;/author&gt;&lt;author&gt;Prelog, K.&lt;/author&gt;&lt;author&gt;Clarke, D.R.&lt;/author&gt;&lt;author&gt;Guillemin, G. J.&lt;/author&gt;&lt;author&gt;Lim, C. K.&lt;/author&gt;&lt;author&gt;Mathey, E. K.&lt;/author&gt;&lt;author&gt;Brilot, F.&lt;/author&gt;&lt;/authors&gt;&lt;/contributors&gt;&lt;titles&gt;&lt;title&gt;Antibodies to MOG have a demyelination phenotype and affect oligodendrocyte cytoskeleton&lt;/title&gt;&lt;secondary-title&gt;Neurology: Neuroimmunology &amp;amp; Neuroinflammation&lt;/secondary-title&gt;&lt;alt-title&gt;Neurol Neuroimmunol Neuroinflammation&amp;#xD;&lt;/alt-title&gt;&lt;/titles&gt;&lt;periodical&gt;&lt;full-title&gt;Neurology: Neuroimmunology &amp;amp; Neuroinflammation&lt;/full-title&gt;&lt;abbr-1&gt;Neurol Neuroimmunol Neuroinflammation&lt;/abbr-1&gt;&lt;/periodical&gt;&lt;pages&gt;e12&lt;/pages&gt;&lt;volume&gt;1&lt;/volume&gt;&lt;number&gt;1&lt;/number&gt;&lt;edition&gt;2014/05/22&lt;/edition&gt;&lt;dates&gt;&lt;year&gt;2014&lt;/year&gt;&lt;/dates&gt;&lt;urls&gt;&lt;/urls&gt;&lt;electronic-resource-num&gt;doi: 10.1212/NXI.0000000000000012&amp;#xD;&lt;/electronic-resource-num&gt;&lt;/record&gt;&lt;/Cite&gt;&lt;/EndNote&gt;</w:instrText>
      </w:r>
      <w:r w:rsidR="00EC4DF2">
        <w:rPr>
          <w:rFonts w:ascii="Times New Roman" w:hAnsi="Times New Roman" w:cs="Times New Roman"/>
          <w:bCs/>
          <w:color w:val="000000"/>
        </w:rPr>
        <w:fldChar w:fldCharType="separate"/>
      </w:r>
      <w:r w:rsidR="00EC4DF2" w:rsidRPr="00EC4DF2">
        <w:rPr>
          <w:rFonts w:ascii="Times New Roman" w:hAnsi="Times New Roman" w:cs="Times New Roman"/>
          <w:bCs/>
          <w:noProof/>
          <w:color w:val="000000"/>
          <w:vertAlign w:val="superscript"/>
        </w:rPr>
        <w:t>1</w:t>
      </w:r>
      <w:r w:rsidR="00EC4DF2">
        <w:rPr>
          <w:rFonts w:ascii="Times New Roman" w:hAnsi="Times New Roman" w:cs="Times New Roman"/>
          <w:bCs/>
          <w:color w:val="000000"/>
        </w:rPr>
        <w:fldChar w:fldCharType="end"/>
      </w:r>
      <w:r w:rsidRPr="0002585F">
        <w:rPr>
          <w:rFonts w:ascii="Times New Roman" w:hAnsi="Times New Roman" w:cs="Times New Roman"/>
          <w:bCs/>
          <w:color w:val="000000"/>
        </w:rPr>
        <w:t>, Ramanathan et al Neurol Neuroimm Neuroinflamm 2014</w:t>
      </w:r>
      <w:r w:rsidR="00EC4DF2">
        <w:rPr>
          <w:rFonts w:ascii="Times New Roman" w:hAnsi="Times New Roman" w:cs="Times New Roman"/>
          <w:bCs/>
          <w:color w:val="000000"/>
        </w:rPr>
        <w:fldChar w:fldCharType="begin"/>
      </w:r>
      <w:r w:rsidR="00EC4DF2">
        <w:rPr>
          <w:rFonts w:ascii="Times New Roman" w:hAnsi="Times New Roman" w:cs="Times New Roman"/>
          <w:bCs/>
          <w:color w:val="000000"/>
        </w:rPr>
        <w:instrText xml:space="preserve"> ADDIN EN.CITE &lt;EndNote&gt;&lt;Cite&gt;&lt;Author&gt;Ramanathan&lt;/Author&gt;&lt;Year&gt;2014&lt;/Year&gt;&lt;RecNum&gt;853&lt;/RecNum&gt;&lt;DisplayText&gt;&lt;style face="superscript"&gt;2&lt;/style&gt;&lt;/DisplayText&gt;&lt;record&gt;&lt;rec-number&gt;853&lt;/rec-number&gt;&lt;foreign-keys&gt;&lt;key app="EN" db-id="5ste9e2tma55w7eff94xwt9m0d9s2d225txe" timestamp="1411361325"&gt;853&lt;/key&gt;&lt;/foreign-keys&gt;&lt;ref-type name="Journal Article"&gt;17&lt;/ref-type&gt;&lt;contributors&gt;&lt;authors&gt;&lt;author&gt;Ramanathan, S.&lt;/author&gt;&lt;author&gt;Reddel, S.W.&lt;/author&gt;&lt;author&gt;Henderson, A.&lt;/author&gt;&lt;author&gt;Parratt, J.D.E.&lt;/author&gt;&lt;author&gt;Barnett, M.&lt;/author&gt;&lt;author&gt;Gatt, P.N.&lt;/author&gt;&lt;author&gt;Merheb, V.&lt;/author&gt;&lt;author&gt;Kumaran, R-Y.A.&lt;/author&gt;&lt;author&gt;Pathmanandavel, K.&lt;/author&gt;&lt;author&gt;Sinmaz, N.&lt;/author&gt;&lt;author&gt;Ghadiri, M.&lt;/author&gt;&lt;author&gt;Yiannikas, C.&lt;/author&gt;&lt;author&gt;Vucic, S.&lt;/author&gt;&lt;author&gt;Stewart, G.&lt;/author&gt;&lt;author&gt;Bleasel, A.F.&lt;/author&gt;&lt;author&gt;Booth, D.&lt;/author&gt;&lt;author&gt;Fung, V.S.C.&lt;/author&gt;&lt;author&gt;Dale, R. C.&lt;/author&gt;&lt;author&gt;Brilot, F.&lt;/author&gt;&lt;/authors&gt;&lt;/contributors&gt;&lt;titles&gt;&lt;title&gt;Antibodies to myelin oligodendrocyte glycoprotein in bilateral and recurrent optic neuritis&lt;/title&gt;&lt;secondary-title&gt;Neurology: Neuroimmunology &amp;amp; Neuroinflammation&lt;/secondary-title&gt;&lt;/titles&gt;&lt;periodical&gt;&lt;full-title&gt;Neurology: Neuroimmunology &amp;amp; Neuroinflammation&lt;/full-title&gt;&lt;abbr-1&gt;Neurol Neuroimmunol Neuroinflammation&lt;/abbr-1&gt;&lt;/periodical&gt;&lt;volume&gt;In Press&amp;#xD;&lt;/volume&gt;&lt;dates&gt;&lt;year&gt;2014&lt;/year&gt;&lt;/dates&gt;&lt;urls&gt;&lt;/urls&gt;&lt;/record&gt;&lt;/Cite&gt;&lt;/EndNote&gt;</w:instrText>
      </w:r>
      <w:r w:rsidR="00EC4DF2">
        <w:rPr>
          <w:rFonts w:ascii="Times New Roman" w:hAnsi="Times New Roman" w:cs="Times New Roman"/>
          <w:bCs/>
          <w:color w:val="000000"/>
        </w:rPr>
        <w:fldChar w:fldCharType="separate"/>
      </w:r>
      <w:r w:rsidR="00EC4DF2" w:rsidRPr="00EC4DF2">
        <w:rPr>
          <w:rFonts w:ascii="Times New Roman" w:hAnsi="Times New Roman" w:cs="Times New Roman"/>
          <w:bCs/>
          <w:noProof/>
          <w:color w:val="000000"/>
          <w:vertAlign w:val="superscript"/>
        </w:rPr>
        <w:t>2</w:t>
      </w:r>
      <w:r w:rsidR="00EC4DF2">
        <w:rPr>
          <w:rFonts w:ascii="Times New Roman" w:hAnsi="Times New Roman" w:cs="Times New Roman"/>
          <w:bCs/>
          <w:color w:val="000000"/>
        </w:rPr>
        <w:fldChar w:fldCharType="end"/>
      </w:r>
      <w:r w:rsidRPr="0002585F">
        <w:rPr>
          <w:rFonts w:ascii="Times New Roman" w:hAnsi="Times New Roman" w:cs="Times New Roman"/>
          <w:bCs/>
          <w:color w:val="000000"/>
        </w:rPr>
        <w:t>, Ramanathan et al JNNP 2018</w:t>
      </w:r>
      <w:r w:rsidR="00EC4DF2">
        <w:rPr>
          <w:rFonts w:ascii="Times New Roman" w:hAnsi="Times New Roman" w:cs="Times New Roman"/>
          <w:bCs/>
          <w:color w:val="000000"/>
        </w:rPr>
        <w:fldChar w:fldCharType="begin">
          <w:fldData xml:space="preserve">PEVuZE5vdGU+PENpdGU+PEF1dGhvcj5SYW1hbmF0aGFuPC9BdXRob3I+PFllYXI+MjAxODwvWWVh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</w:fldData>
        </w:fldChar>
      </w:r>
      <w:r w:rsidR="00EC4DF2">
        <w:rPr>
          <w:rFonts w:ascii="Times New Roman" w:hAnsi="Times New Roman" w:cs="Times New Roman"/>
          <w:bCs/>
          <w:color w:val="000000"/>
        </w:rPr>
        <w:instrText xml:space="preserve"> ADDIN EN.CITE </w:instrText>
      </w:r>
      <w:r w:rsidR="00EC4DF2">
        <w:rPr>
          <w:rFonts w:ascii="Times New Roman" w:hAnsi="Times New Roman" w:cs="Times New Roman"/>
          <w:bCs/>
          <w:color w:val="000000"/>
        </w:rPr>
        <w:fldChar w:fldCharType="begin">
          <w:fldData xml:space="preserve">PEVuZE5vdGU+PENpdGU+PEF1dGhvcj5SYW1hbmF0aGFuPC9BdXRob3I+PFllYXI+MjAxODwvWWVh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</w:fldData>
        </w:fldChar>
      </w:r>
      <w:r w:rsidR="00EC4DF2">
        <w:rPr>
          <w:rFonts w:ascii="Times New Roman" w:hAnsi="Times New Roman" w:cs="Times New Roman"/>
          <w:bCs/>
          <w:color w:val="000000"/>
        </w:rPr>
        <w:instrText xml:space="preserve"> ADDIN EN.CITE.DATA </w:instrText>
      </w:r>
      <w:r w:rsidR="00EC4DF2">
        <w:rPr>
          <w:rFonts w:ascii="Times New Roman" w:hAnsi="Times New Roman" w:cs="Times New Roman"/>
          <w:bCs/>
          <w:color w:val="000000"/>
        </w:rPr>
      </w:r>
      <w:r w:rsidR="00EC4DF2">
        <w:rPr>
          <w:rFonts w:ascii="Times New Roman" w:hAnsi="Times New Roman" w:cs="Times New Roman"/>
          <w:bCs/>
          <w:color w:val="000000"/>
        </w:rPr>
        <w:fldChar w:fldCharType="end"/>
      </w:r>
      <w:r w:rsidR="00EC4DF2">
        <w:rPr>
          <w:rFonts w:ascii="Times New Roman" w:hAnsi="Times New Roman" w:cs="Times New Roman"/>
          <w:bCs/>
          <w:color w:val="000000"/>
        </w:rPr>
      </w:r>
      <w:r w:rsidR="00EC4DF2">
        <w:rPr>
          <w:rFonts w:ascii="Times New Roman" w:hAnsi="Times New Roman" w:cs="Times New Roman"/>
          <w:bCs/>
          <w:color w:val="000000"/>
        </w:rPr>
        <w:fldChar w:fldCharType="separate"/>
      </w:r>
      <w:r w:rsidR="00EC4DF2" w:rsidRPr="00EC4DF2">
        <w:rPr>
          <w:rFonts w:ascii="Times New Roman" w:hAnsi="Times New Roman" w:cs="Times New Roman"/>
          <w:bCs/>
          <w:noProof/>
          <w:color w:val="000000"/>
          <w:vertAlign w:val="superscript"/>
        </w:rPr>
        <w:t>3</w:t>
      </w:r>
      <w:r w:rsidR="00EC4DF2">
        <w:rPr>
          <w:rFonts w:ascii="Times New Roman" w:hAnsi="Times New Roman" w:cs="Times New Roman"/>
          <w:bCs/>
          <w:color w:val="000000"/>
        </w:rPr>
        <w:fldChar w:fldCharType="end"/>
      </w:r>
      <w:r w:rsidRPr="0002585F">
        <w:rPr>
          <w:rFonts w:ascii="Times New Roman" w:hAnsi="Times New Roman" w:cs="Times New Roman"/>
          <w:bCs/>
          <w:color w:val="000000"/>
        </w:rPr>
        <w:t>, and Tea et al Acta Neuropath Comm 2019</w:t>
      </w:r>
      <w:r w:rsidR="00EC4DF2">
        <w:rPr>
          <w:rFonts w:ascii="Times New Roman" w:hAnsi="Times New Roman" w:cs="Times New Roman"/>
          <w:bCs/>
          <w:color w:val="000000"/>
        </w:rPr>
        <w:fldChar w:fldCharType="begin">
          <w:fldData xml:space="preserve">PEVuZE5vdGU+PENpdGU+PEF1dGhvcj5UZWE8L0F1dGhvcj48WWVhcj4yMDE5PC9ZZWFyPjxSZWNO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</w:fldData>
        </w:fldChar>
      </w:r>
      <w:r w:rsidR="00EC4DF2">
        <w:rPr>
          <w:rFonts w:ascii="Times New Roman" w:hAnsi="Times New Roman" w:cs="Times New Roman"/>
          <w:bCs/>
          <w:color w:val="000000"/>
        </w:rPr>
        <w:instrText xml:space="preserve"> ADDIN EN.CITE </w:instrText>
      </w:r>
      <w:r w:rsidR="00EC4DF2">
        <w:rPr>
          <w:rFonts w:ascii="Times New Roman" w:hAnsi="Times New Roman" w:cs="Times New Roman"/>
          <w:bCs/>
          <w:color w:val="000000"/>
        </w:rPr>
        <w:fldChar w:fldCharType="begin">
          <w:fldData xml:space="preserve">PEVuZE5vdGU+PENpdGU+PEF1dGhvcj5UZWE8L0F1dGhvcj48WWVhcj4yMDE5PC9ZZWFyPjxSZWNO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</w:fldData>
        </w:fldChar>
      </w:r>
      <w:r w:rsidR="00EC4DF2">
        <w:rPr>
          <w:rFonts w:ascii="Times New Roman" w:hAnsi="Times New Roman" w:cs="Times New Roman"/>
          <w:bCs/>
          <w:color w:val="000000"/>
        </w:rPr>
        <w:instrText xml:space="preserve"> ADDIN EN.CITE.DATA </w:instrText>
      </w:r>
      <w:r w:rsidR="00EC4DF2">
        <w:rPr>
          <w:rFonts w:ascii="Times New Roman" w:hAnsi="Times New Roman" w:cs="Times New Roman"/>
          <w:bCs/>
          <w:color w:val="000000"/>
        </w:rPr>
      </w:r>
      <w:r w:rsidR="00EC4DF2">
        <w:rPr>
          <w:rFonts w:ascii="Times New Roman" w:hAnsi="Times New Roman" w:cs="Times New Roman"/>
          <w:bCs/>
          <w:color w:val="000000"/>
        </w:rPr>
        <w:fldChar w:fldCharType="end"/>
      </w:r>
      <w:r w:rsidR="00EC4DF2">
        <w:rPr>
          <w:rFonts w:ascii="Times New Roman" w:hAnsi="Times New Roman" w:cs="Times New Roman"/>
          <w:bCs/>
          <w:color w:val="000000"/>
        </w:rPr>
      </w:r>
      <w:r w:rsidR="00EC4DF2">
        <w:rPr>
          <w:rFonts w:ascii="Times New Roman" w:hAnsi="Times New Roman" w:cs="Times New Roman"/>
          <w:bCs/>
          <w:color w:val="000000"/>
        </w:rPr>
        <w:fldChar w:fldCharType="separate"/>
      </w:r>
      <w:r w:rsidR="00EC4DF2" w:rsidRPr="00EC4DF2">
        <w:rPr>
          <w:rFonts w:ascii="Times New Roman" w:hAnsi="Times New Roman" w:cs="Times New Roman"/>
          <w:bCs/>
          <w:noProof/>
          <w:color w:val="000000"/>
          <w:vertAlign w:val="superscript"/>
        </w:rPr>
        <w:t>4</w:t>
      </w:r>
      <w:r w:rsidR="00EC4DF2">
        <w:rPr>
          <w:rFonts w:ascii="Times New Roman" w:hAnsi="Times New Roman" w:cs="Times New Roman"/>
          <w:bCs/>
          <w:color w:val="000000"/>
        </w:rPr>
        <w:fldChar w:fldCharType="end"/>
      </w:r>
      <w:r w:rsidRPr="0002585F">
        <w:rPr>
          <w:rFonts w:ascii="Times New Roman" w:hAnsi="Times New Roman" w:cs="Times New Roman"/>
          <w:bCs/>
          <w:color w:val="000000"/>
        </w:rPr>
        <w:t xml:space="preserve">). </w:t>
      </w:r>
    </w:p>
    <w:p w:rsidR="0002585F" w:rsidRPr="0002585F" w:rsidRDefault="0002585F" w:rsidP="0002585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Cs/>
          <w:color w:val="000000"/>
        </w:rPr>
      </w:pPr>
    </w:p>
    <w:p w:rsidR="0002585F" w:rsidRPr="0002585F" w:rsidRDefault="0002585F" w:rsidP="0002585F">
      <w:pPr>
        <w:jc w:val="both"/>
        <w:rPr>
          <w:rFonts w:ascii="Times New Roman" w:hAnsi="Times New Roman" w:cs="Times New Roman"/>
          <w:b/>
          <w:bCs/>
          <w:lang w:val="en-AU"/>
        </w:rPr>
      </w:pPr>
      <w:r w:rsidRPr="0002585F">
        <w:rPr>
          <w:rFonts w:ascii="Times New Roman" w:hAnsi="Times New Roman" w:cs="Times New Roman"/>
          <w:bCs/>
          <w:color w:val="000000"/>
        </w:rPr>
        <w:t>The assay used by our study group for MOG antibody detection provides a quantitative value with delta mean fluorescence intensity (MFI) which we have identified as a validated proxy for titers in extensive testing of 139 children and 148 adults with MOGAD (Tea et al, Acta Neuropath Comm 2019</w:t>
      </w:r>
      <w:r w:rsidR="00EC4DF2">
        <w:rPr>
          <w:rFonts w:ascii="Times New Roman" w:hAnsi="Times New Roman" w:cs="Times New Roman"/>
          <w:bCs/>
          <w:color w:val="000000"/>
        </w:rPr>
        <w:fldChar w:fldCharType="begin">
          <w:fldData xml:space="preserve">PEVuZE5vdGU+PENpdGU+PEF1dGhvcj5UZWE8L0F1dGhvcj48WWVhcj4yMDE5PC9ZZWFyPjxSZWNO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</w:fldData>
        </w:fldChar>
      </w:r>
      <w:r w:rsidR="00EC4DF2">
        <w:rPr>
          <w:rFonts w:ascii="Times New Roman" w:hAnsi="Times New Roman" w:cs="Times New Roman"/>
          <w:bCs/>
          <w:color w:val="000000"/>
        </w:rPr>
        <w:instrText xml:space="preserve"> ADDIN EN.CITE </w:instrText>
      </w:r>
      <w:r w:rsidR="00EC4DF2">
        <w:rPr>
          <w:rFonts w:ascii="Times New Roman" w:hAnsi="Times New Roman" w:cs="Times New Roman"/>
          <w:bCs/>
          <w:color w:val="000000"/>
        </w:rPr>
        <w:fldChar w:fldCharType="begin">
          <w:fldData xml:space="preserve">PEVuZE5vdGU+PENpdGU+PEF1dGhvcj5UZWE8L0F1dGhvcj48WWVhcj4yMDE5PC9ZZWFyPjxSZWNO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</w:fldData>
        </w:fldChar>
      </w:r>
      <w:r w:rsidR="00EC4DF2">
        <w:rPr>
          <w:rFonts w:ascii="Times New Roman" w:hAnsi="Times New Roman" w:cs="Times New Roman"/>
          <w:bCs/>
          <w:color w:val="000000"/>
        </w:rPr>
        <w:instrText xml:space="preserve"> ADDIN EN.CITE.DATA </w:instrText>
      </w:r>
      <w:r w:rsidR="00EC4DF2">
        <w:rPr>
          <w:rFonts w:ascii="Times New Roman" w:hAnsi="Times New Roman" w:cs="Times New Roman"/>
          <w:bCs/>
          <w:color w:val="000000"/>
        </w:rPr>
      </w:r>
      <w:r w:rsidR="00EC4DF2">
        <w:rPr>
          <w:rFonts w:ascii="Times New Roman" w:hAnsi="Times New Roman" w:cs="Times New Roman"/>
          <w:bCs/>
          <w:color w:val="000000"/>
        </w:rPr>
        <w:fldChar w:fldCharType="end"/>
      </w:r>
      <w:r w:rsidR="00EC4DF2">
        <w:rPr>
          <w:rFonts w:ascii="Times New Roman" w:hAnsi="Times New Roman" w:cs="Times New Roman"/>
          <w:bCs/>
          <w:color w:val="000000"/>
        </w:rPr>
      </w:r>
      <w:r w:rsidR="00EC4DF2">
        <w:rPr>
          <w:rFonts w:ascii="Times New Roman" w:hAnsi="Times New Roman" w:cs="Times New Roman"/>
          <w:bCs/>
          <w:color w:val="000000"/>
        </w:rPr>
        <w:fldChar w:fldCharType="separate"/>
      </w:r>
      <w:r w:rsidR="00EC4DF2" w:rsidRPr="00EC4DF2">
        <w:rPr>
          <w:rFonts w:ascii="Times New Roman" w:hAnsi="Times New Roman" w:cs="Times New Roman"/>
          <w:bCs/>
          <w:noProof/>
          <w:color w:val="000000"/>
          <w:vertAlign w:val="superscript"/>
        </w:rPr>
        <w:t>4</w:t>
      </w:r>
      <w:r w:rsidR="00EC4DF2">
        <w:rPr>
          <w:rFonts w:ascii="Times New Roman" w:hAnsi="Times New Roman" w:cs="Times New Roman"/>
          <w:bCs/>
          <w:color w:val="000000"/>
        </w:rPr>
        <w:fldChar w:fldCharType="end"/>
      </w:r>
      <w:r w:rsidRPr="0002585F">
        <w:rPr>
          <w:rFonts w:ascii="Times New Roman" w:hAnsi="Times New Roman" w:cs="Times New Roman"/>
          <w:bCs/>
          <w:color w:val="000000"/>
        </w:rPr>
        <w:t>). The delta MFI value of the MOGAD PNS cohort, and the 10 MOG patients without PNS involvement all demonstrate these patients had delta MFIs above the determined threshold (mean delta MFI + 3SD from a cohort of healthy and other neurological disease controls). In the patients in whom we had access to serial samples</w:t>
      </w:r>
      <w:r w:rsidRPr="0002585F">
        <w:rPr>
          <w:rFonts w:ascii="Times New Roman" w:hAnsi="Times New Roman" w:cs="Times New Roman"/>
        </w:rPr>
        <w:t xml:space="preserve">, there was </w:t>
      </w:r>
      <w:r>
        <w:rPr>
          <w:rFonts w:ascii="Times New Roman" w:hAnsi="Times New Roman" w:cs="Times New Roman"/>
        </w:rPr>
        <w:t>v</w:t>
      </w:r>
      <w:r w:rsidRPr="0002585F">
        <w:rPr>
          <w:rFonts w:ascii="Times New Roman" w:hAnsi="Times New Roman" w:cs="Times New Roman"/>
        </w:rPr>
        <w:t>ariation in the evolution of the titre and delta MFI values over time as we have previously described</w:t>
      </w:r>
      <w:r w:rsidRPr="0002585F">
        <w:rPr>
          <w:rFonts w:ascii="Times New Roman" w:hAnsi="Times New Roman" w:cs="Times New Roman"/>
        </w:rPr>
        <w:fldChar w:fldCharType="begin">
          <w:fldData xml:space="preserve">PEVuZE5vdGU+PENpdGU+PEF1dGhvcj5UZWE8L0F1dGhvcj48WWVhcj4yMDE5PC9ZZWFyPjxSZWNO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</w:fldData>
        </w:fldChar>
      </w:r>
      <w:r w:rsidR="00EC4DF2">
        <w:rPr>
          <w:rFonts w:ascii="Times New Roman" w:hAnsi="Times New Roman" w:cs="Times New Roman"/>
        </w:rPr>
        <w:instrText xml:space="preserve"> ADDIN EN.CITE </w:instrText>
      </w:r>
      <w:r w:rsidR="00EC4DF2">
        <w:rPr>
          <w:rFonts w:ascii="Times New Roman" w:hAnsi="Times New Roman" w:cs="Times New Roman"/>
        </w:rPr>
        <w:fldChar w:fldCharType="begin">
          <w:fldData xml:space="preserve">PEVuZE5vdGU+PENpdGU+PEF1dGhvcj5UZWE8L0F1dGhvcj48WWVhcj4yMDE5PC9ZZWFyPjxSZWNO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</w:fldData>
        </w:fldChar>
      </w:r>
      <w:r w:rsidR="00EC4DF2">
        <w:rPr>
          <w:rFonts w:ascii="Times New Roman" w:hAnsi="Times New Roman" w:cs="Times New Roman"/>
        </w:rPr>
        <w:instrText xml:space="preserve"> ADDIN EN.CITE.DATA </w:instrText>
      </w:r>
      <w:r w:rsidR="00EC4DF2">
        <w:rPr>
          <w:rFonts w:ascii="Times New Roman" w:hAnsi="Times New Roman" w:cs="Times New Roman"/>
        </w:rPr>
      </w:r>
      <w:r w:rsidR="00EC4DF2">
        <w:rPr>
          <w:rFonts w:ascii="Times New Roman" w:hAnsi="Times New Roman" w:cs="Times New Roman"/>
        </w:rPr>
        <w:fldChar w:fldCharType="end"/>
      </w:r>
      <w:r w:rsidRPr="0002585F">
        <w:rPr>
          <w:rFonts w:ascii="Times New Roman" w:hAnsi="Times New Roman" w:cs="Times New Roman"/>
        </w:rPr>
      </w:r>
      <w:r w:rsidRPr="0002585F">
        <w:rPr>
          <w:rFonts w:ascii="Times New Roman" w:hAnsi="Times New Roman" w:cs="Times New Roman"/>
        </w:rPr>
        <w:fldChar w:fldCharType="separate"/>
      </w:r>
      <w:r w:rsidR="00EC4DF2" w:rsidRPr="00EC4DF2">
        <w:rPr>
          <w:rFonts w:ascii="Times New Roman" w:hAnsi="Times New Roman" w:cs="Times New Roman"/>
          <w:noProof/>
          <w:vertAlign w:val="superscript"/>
        </w:rPr>
        <w:t>4</w:t>
      </w:r>
      <w:r w:rsidRPr="0002585F">
        <w:rPr>
          <w:rFonts w:ascii="Times New Roman" w:hAnsi="Times New Roman" w:cs="Times New Roman"/>
        </w:rPr>
        <w:fldChar w:fldCharType="end"/>
      </w:r>
      <w:r w:rsidRPr="0002585F">
        <w:rPr>
          <w:rFonts w:ascii="Times New Roman" w:hAnsi="Times New Roman" w:cs="Times New Roman"/>
        </w:rPr>
        <w:t>, and this may be explained within the context of clinical disease activity and treatment.</w:t>
      </w:r>
    </w:p>
    <w:p w:rsidR="0002585F" w:rsidRDefault="0002585F" w:rsidP="0002585F">
      <w:pPr>
        <w:jc w:val="both"/>
        <w:rPr>
          <w:rFonts w:ascii="Times New Roman" w:hAnsi="Times New Roman" w:cs="Times New Roman"/>
          <w:b/>
          <w:bCs/>
          <w:lang w:val="en-AU"/>
        </w:rPr>
      </w:pPr>
    </w:p>
    <w:p w:rsidR="00EC4DF2" w:rsidRDefault="00EC4DF2" w:rsidP="0002585F">
      <w:pPr>
        <w:jc w:val="both"/>
        <w:rPr>
          <w:rFonts w:ascii="Times New Roman" w:hAnsi="Times New Roman" w:cs="Times New Roman"/>
          <w:b/>
          <w:bCs/>
          <w:lang w:val="en-AU"/>
        </w:rPr>
      </w:pPr>
      <w:r>
        <w:rPr>
          <w:rFonts w:ascii="Times New Roman" w:hAnsi="Times New Roman" w:cs="Times New Roman"/>
          <w:b/>
          <w:bCs/>
          <w:lang w:val="en-AU"/>
        </w:rPr>
        <w:t>References</w:t>
      </w:r>
    </w:p>
    <w:p w:rsidR="0002585F" w:rsidRPr="00EC4DF2" w:rsidRDefault="0002585F" w:rsidP="0002585F">
      <w:pPr>
        <w:jc w:val="both"/>
        <w:rPr>
          <w:rFonts w:ascii="Times New Roman" w:hAnsi="Times New Roman" w:cs="Times New Roman"/>
          <w:b/>
          <w:bCs/>
          <w:lang w:val="en-AU"/>
        </w:rPr>
      </w:pPr>
    </w:p>
    <w:p w:rsidR="00EC4DF2" w:rsidRPr="00EC4DF2" w:rsidRDefault="00EC4DF2" w:rsidP="00EC4DF2">
      <w:pPr>
        <w:pStyle w:val="EndNoteBibliography"/>
        <w:ind w:left="720" w:hanging="720"/>
        <w:rPr>
          <w:rFonts w:ascii="Times New Roman" w:hAnsi="Times New Roman" w:cs="Times New Roman"/>
          <w:noProof/>
        </w:rPr>
      </w:pPr>
      <w:r w:rsidRPr="00EC4DF2">
        <w:rPr>
          <w:rFonts w:ascii="Times New Roman" w:hAnsi="Times New Roman" w:cs="Times New Roman"/>
          <w:b/>
          <w:bCs/>
          <w:lang w:val="en-AU"/>
        </w:rPr>
        <w:fldChar w:fldCharType="begin"/>
      </w:r>
      <w:r w:rsidRPr="00EC4DF2">
        <w:rPr>
          <w:rFonts w:ascii="Times New Roman" w:hAnsi="Times New Roman" w:cs="Times New Roman"/>
          <w:b/>
          <w:bCs/>
          <w:lang w:val="en-AU"/>
        </w:rPr>
        <w:instrText xml:space="preserve"> ADDIN EN.REFLIST </w:instrText>
      </w:r>
      <w:r w:rsidRPr="00EC4DF2">
        <w:rPr>
          <w:rFonts w:ascii="Times New Roman" w:hAnsi="Times New Roman" w:cs="Times New Roman"/>
          <w:b/>
          <w:bCs/>
          <w:lang w:val="en-AU"/>
        </w:rPr>
        <w:fldChar w:fldCharType="separate"/>
      </w:r>
      <w:r w:rsidRPr="00EC4DF2">
        <w:rPr>
          <w:rFonts w:ascii="Times New Roman" w:hAnsi="Times New Roman" w:cs="Times New Roman"/>
          <w:noProof/>
        </w:rPr>
        <w:t>1.</w:t>
      </w:r>
      <w:r w:rsidRPr="00EC4DF2">
        <w:rPr>
          <w:rFonts w:ascii="Times New Roman" w:hAnsi="Times New Roman" w:cs="Times New Roman"/>
          <w:noProof/>
        </w:rPr>
        <w:tab/>
        <w:t xml:space="preserve">Dale RC, Tantsis E, Merheb V, et al. Antibodies to MOG have a demyelination phenotype and affect oligodendrocyte cytoskeleton. </w:t>
      </w:r>
      <w:r w:rsidRPr="00EC4DF2">
        <w:rPr>
          <w:rFonts w:ascii="Times New Roman" w:hAnsi="Times New Roman" w:cs="Times New Roman"/>
          <w:i/>
          <w:noProof/>
        </w:rPr>
        <w:t>Neurol Neuroimmunol Neuroinflammation</w:t>
      </w:r>
      <w:r w:rsidRPr="00EC4DF2">
        <w:rPr>
          <w:rFonts w:ascii="Times New Roman" w:hAnsi="Times New Roman" w:cs="Times New Roman"/>
          <w:noProof/>
        </w:rPr>
        <w:t xml:space="preserve"> 2014; 1: e12.</w:t>
      </w:r>
    </w:p>
    <w:p w:rsidR="00EC4DF2" w:rsidRPr="00EC4DF2" w:rsidRDefault="00EC4DF2" w:rsidP="00EC4DF2">
      <w:pPr>
        <w:pStyle w:val="EndNoteBibliography"/>
        <w:ind w:left="720" w:hanging="720"/>
        <w:rPr>
          <w:rFonts w:ascii="Times New Roman" w:hAnsi="Times New Roman" w:cs="Times New Roman"/>
          <w:noProof/>
        </w:rPr>
      </w:pPr>
      <w:r w:rsidRPr="00EC4DF2">
        <w:rPr>
          <w:rFonts w:ascii="Times New Roman" w:hAnsi="Times New Roman" w:cs="Times New Roman"/>
          <w:noProof/>
        </w:rPr>
        <w:t>2.</w:t>
      </w:r>
      <w:r w:rsidRPr="00EC4DF2">
        <w:rPr>
          <w:rFonts w:ascii="Times New Roman" w:hAnsi="Times New Roman" w:cs="Times New Roman"/>
          <w:noProof/>
        </w:rPr>
        <w:tab/>
        <w:t xml:space="preserve">Ramanathan S, Reddel SW, Henderson A, et al. Antibodies to myelin oligodendrocyte glycoprotein in bilateral and recurrent optic neuritis. </w:t>
      </w:r>
      <w:r w:rsidRPr="00EC4DF2">
        <w:rPr>
          <w:rFonts w:ascii="Times New Roman" w:hAnsi="Times New Roman" w:cs="Times New Roman"/>
          <w:i/>
          <w:noProof/>
        </w:rPr>
        <w:t>Neurol Neuroimmunol Neuroinflammation</w:t>
      </w:r>
      <w:r w:rsidRPr="00EC4DF2">
        <w:rPr>
          <w:rFonts w:ascii="Times New Roman" w:hAnsi="Times New Roman" w:cs="Times New Roman"/>
          <w:noProof/>
        </w:rPr>
        <w:t xml:space="preserve"> 2014; </w:t>
      </w:r>
      <w:r w:rsidR="008E0A89">
        <w:rPr>
          <w:rFonts w:ascii="Times New Roman" w:hAnsi="Times New Roman" w:cs="Times New Roman"/>
          <w:noProof/>
        </w:rPr>
        <w:t>1(4):e40.</w:t>
      </w:r>
    </w:p>
    <w:p w:rsidR="00EC4DF2" w:rsidRPr="00EC4DF2" w:rsidRDefault="00EC4DF2" w:rsidP="00EC4DF2">
      <w:pPr>
        <w:pStyle w:val="EndNoteBibliography"/>
        <w:ind w:left="720" w:hanging="720"/>
        <w:rPr>
          <w:rFonts w:ascii="Times New Roman" w:hAnsi="Times New Roman" w:cs="Times New Roman"/>
          <w:noProof/>
        </w:rPr>
      </w:pPr>
      <w:r w:rsidRPr="00EC4DF2">
        <w:rPr>
          <w:rFonts w:ascii="Times New Roman" w:hAnsi="Times New Roman" w:cs="Times New Roman"/>
          <w:noProof/>
        </w:rPr>
        <w:t>3.</w:t>
      </w:r>
      <w:r w:rsidRPr="00EC4DF2">
        <w:rPr>
          <w:rFonts w:ascii="Times New Roman" w:hAnsi="Times New Roman" w:cs="Times New Roman"/>
          <w:noProof/>
        </w:rPr>
        <w:tab/>
        <w:t xml:space="preserve">Ramanathan S, Mohammad S, Tantsis E, et al. Clinical course, therapeutic responses and outcomes in relapsing MOG antibody-associated demyelination. </w:t>
      </w:r>
      <w:r w:rsidRPr="00EC4DF2">
        <w:rPr>
          <w:rFonts w:ascii="Times New Roman" w:hAnsi="Times New Roman" w:cs="Times New Roman"/>
          <w:i/>
          <w:noProof/>
        </w:rPr>
        <w:t>J Neurol Neurosurg Psychiatry</w:t>
      </w:r>
      <w:r w:rsidRPr="00EC4DF2">
        <w:rPr>
          <w:rFonts w:ascii="Times New Roman" w:hAnsi="Times New Roman" w:cs="Times New Roman"/>
          <w:noProof/>
        </w:rPr>
        <w:t xml:space="preserve"> 2018; 89: 127-137.</w:t>
      </w:r>
    </w:p>
    <w:p w:rsidR="00EC4DF2" w:rsidRPr="00EC4DF2" w:rsidRDefault="00EC4DF2" w:rsidP="00EC4DF2">
      <w:pPr>
        <w:pStyle w:val="EndNoteBibliography"/>
        <w:ind w:left="720" w:hanging="720"/>
        <w:rPr>
          <w:rFonts w:ascii="Times New Roman" w:hAnsi="Times New Roman" w:cs="Times New Roman"/>
          <w:noProof/>
        </w:rPr>
      </w:pPr>
      <w:r w:rsidRPr="00EC4DF2">
        <w:rPr>
          <w:rFonts w:ascii="Times New Roman" w:hAnsi="Times New Roman" w:cs="Times New Roman"/>
          <w:noProof/>
        </w:rPr>
        <w:t>4.</w:t>
      </w:r>
      <w:r w:rsidRPr="00EC4DF2">
        <w:rPr>
          <w:rFonts w:ascii="Times New Roman" w:hAnsi="Times New Roman" w:cs="Times New Roman"/>
          <w:noProof/>
        </w:rPr>
        <w:tab/>
        <w:t xml:space="preserve">Tea F, Lopez JA, Ramanathan S, et al. Characterization of the human myelin oligodendrocyte glycoprotein antibody response in demyelination. </w:t>
      </w:r>
      <w:r w:rsidRPr="00EC4DF2">
        <w:rPr>
          <w:rFonts w:ascii="Times New Roman" w:hAnsi="Times New Roman" w:cs="Times New Roman"/>
          <w:i/>
          <w:noProof/>
        </w:rPr>
        <w:t>Acta Neuropathol Commun</w:t>
      </w:r>
      <w:r w:rsidRPr="00EC4DF2">
        <w:rPr>
          <w:rFonts w:ascii="Times New Roman" w:hAnsi="Times New Roman" w:cs="Times New Roman"/>
          <w:noProof/>
        </w:rPr>
        <w:t xml:space="preserve"> 2019; 7: 145. </w:t>
      </w:r>
    </w:p>
    <w:p w:rsidR="00EC4DF2" w:rsidRPr="0002585F" w:rsidRDefault="00EC4DF2" w:rsidP="00EC4DF2">
      <w:pPr>
        <w:jc w:val="both"/>
        <w:rPr>
          <w:rFonts w:ascii="Times New Roman" w:hAnsi="Times New Roman" w:cs="Times New Roman"/>
          <w:b/>
          <w:bCs/>
          <w:lang w:val="en-AU"/>
        </w:rPr>
      </w:pPr>
      <w:r w:rsidRPr="00EC4DF2">
        <w:rPr>
          <w:rFonts w:ascii="Times New Roman" w:hAnsi="Times New Roman" w:cs="Times New Roman"/>
          <w:b/>
          <w:bCs/>
          <w:lang w:val="en-AU"/>
        </w:rPr>
        <w:fldChar w:fldCharType="end"/>
      </w:r>
    </w:p>
    <w:p w:rsidR="00EC4DF2" w:rsidRPr="0002585F" w:rsidRDefault="00EC4DF2" w:rsidP="0002585F">
      <w:pPr>
        <w:jc w:val="both"/>
        <w:rPr>
          <w:rFonts w:ascii="Times New Roman" w:hAnsi="Times New Roman" w:cs="Times New Roman"/>
          <w:b/>
          <w:bCs/>
          <w:lang w:val="en-AU"/>
        </w:rPr>
      </w:pPr>
    </w:p>
    <w:p w:rsidR="0002585F" w:rsidRPr="00A43454" w:rsidRDefault="008E7FC9" w:rsidP="0002585F">
      <w:pPr>
        <w:spacing w:line="480" w:lineRule="auto"/>
        <w:jc w:val="both"/>
        <w:rPr>
          <w:b/>
        </w:rPr>
      </w:pPr>
      <w:r>
        <w:rPr>
          <w:b/>
          <w:noProof/>
        </w:rPr>
        <w:lastRenderedPageBreak/>
        <w:drawing>
          <wp:inline distT="0" distB="0" distL="0" distR="0">
            <wp:extent cx="6006564" cy="7625443"/>
            <wp:effectExtent l="0" t="0" r="63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6009531" cy="7629209"/>
                    </a:xfrm>
                    <a:prstGeom prst="rect">
                      <a:avLst/>
                    </a:prstGeom>
                  </pic:spPr>
                </pic:pic>
              </a:graphicData>
            </a:graphic>
          </wp:inline>
        </w:drawing>
      </w:r>
    </w:p>
    <w:p w:rsidR="0002585F" w:rsidRPr="008E7FC9" w:rsidRDefault="0071714A" w:rsidP="00417510">
      <w:pPr>
        <w:jc w:val="both"/>
        <w:rPr>
          <w:rFonts w:ascii="Times New Roman" w:hAnsi="Times New Roman" w:cs="Times New Roman"/>
          <w:bCs/>
          <w:sz w:val="22"/>
          <w:szCs w:val="22"/>
        </w:rPr>
      </w:pPr>
      <w:r w:rsidRPr="008E7FC9">
        <w:rPr>
          <w:rFonts w:ascii="Times New Roman" w:hAnsi="Times New Roman" w:cs="Times New Roman"/>
          <w:b/>
          <w:sz w:val="22"/>
          <w:szCs w:val="22"/>
        </w:rPr>
        <w:t xml:space="preserve">Appendix e-1 </w:t>
      </w:r>
      <w:r w:rsidR="0002585F" w:rsidRPr="008E7FC9">
        <w:rPr>
          <w:rFonts w:ascii="Times New Roman" w:hAnsi="Times New Roman" w:cs="Times New Roman"/>
          <w:b/>
          <w:sz w:val="22"/>
          <w:szCs w:val="22"/>
        </w:rPr>
        <w:t xml:space="preserve">Figure 1. MOG antibody serostatus </w:t>
      </w:r>
      <w:r w:rsidR="003B3ED4" w:rsidRPr="008E7FC9">
        <w:rPr>
          <w:rFonts w:ascii="Times New Roman" w:hAnsi="Times New Roman" w:cs="Times New Roman"/>
          <w:b/>
          <w:sz w:val="22"/>
          <w:szCs w:val="22"/>
        </w:rPr>
        <w:t xml:space="preserve">in patients </w:t>
      </w:r>
      <w:r w:rsidR="0002585F" w:rsidRPr="008E7FC9">
        <w:rPr>
          <w:rFonts w:ascii="Times New Roman" w:hAnsi="Times New Roman" w:cs="Times New Roman"/>
          <w:bCs/>
          <w:sz w:val="22"/>
          <w:szCs w:val="22"/>
        </w:rPr>
        <w:t>(A) The 19 MOGAD PNS patients and 10 MOGAD patients without PNS involvement all demonstrated a delta MFI value over the positive threshold (dotted line)</w:t>
      </w:r>
      <w:r w:rsidR="003B3ED4" w:rsidRPr="008E7FC9">
        <w:rPr>
          <w:rFonts w:ascii="Times New Roman" w:hAnsi="Times New Roman" w:cs="Times New Roman"/>
          <w:bCs/>
          <w:sz w:val="22"/>
          <w:szCs w:val="22"/>
        </w:rPr>
        <w:t xml:space="preserve"> for MOG antibody detection</w:t>
      </w:r>
      <w:r w:rsidR="0002585F" w:rsidRPr="008E7FC9">
        <w:rPr>
          <w:rFonts w:ascii="Times New Roman" w:hAnsi="Times New Roman" w:cs="Times New Roman"/>
          <w:bCs/>
          <w:sz w:val="22"/>
          <w:szCs w:val="22"/>
        </w:rPr>
        <w:t>. Representative experiment of three shown. (B) Serial samples demonstrate the evolution of MOG antibody delta MFI values over the course of clinical disease activity</w:t>
      </w:r>
      <w:r w:rsidR="003B3ED4" w:rsidRPr="008E7FC9">
        <w:rPr>
          <w:rFonts w:ascii="Times New Roman" w:hAnsi="Times New Roman" w:cs="Times New Roman"/>
          <w:bCs/>
          <w:sz w:val="22"/>
          <w:szCs w:val="22"/>
        </w:rPr>
        <w:t xml:space="preserve"> in six patients</w:t>
      </w:r>
      <w:r w:rsidR="0002585F" w:rsidRPr="008E7FC9">
        <w:rPr>
          <w:rFonts w:ascii="Times New Roman" w:hAnsi="Times New Roman" w:cs="Times New Roman"/>
          <w:bCs/>
          <w:sz w:val="22"/>
          <w:szCs w:val="22"/>
        </w:rPr>
        <w:t>. All patients remained above the positive threshold (dotted line) for MOG antibody seropositivity, although their delta MFI fluctuated over time.</w:t>
      </w:r>
    </w:p>
    <w:p w:rsidR="003B3ED4" w:rsidRPr="008E7FC9" w:rsidRDefault="003B3ED4" w:rsidP="00417510">
      <w:pPr>
        <w:jc w:val="both"/>
        <w:rPr>
          <w:rFonts w:ascii="Times New Roman" w:hAnsi="Times New Roman" w:cs="Times New Roman"/>
          <w:bCs/>
          <w:sz w:val="22"/>
          <w:szCs w:val="22"/>
        </w:rPr>
      </w:pPr>
    </w:p>
    <w:p w:rsidR="00EC4DF2" w:rsidRPr="008E7FC9" w:rsidRDefault="0002585F" w:rsidP="00417510">
      <w:pPr>
        <w:jc w:val="both"/>
        <w:rPr>
          <w:rFonts w:ascii="Times New Roman" w:hAnsi="Times New Roman" w:cs="Times New Roman"/>
          <w:bCs/>
          <w:sz w:val="22"/>
          <w:szCs w:val="22"/>
        </w:rPr>
      </w:pPr>
      <w:r w:rsidRPr="008E7FC9">
        <w:rPr>
          <w:rFonts w:ascii="Times New Roman" w:hAnsi="Times New Roman" w:cs="Times New Roman"/>
          <w:bCs/>
          <w:sz w:val="22"/>
          <w:szCs w:val="22"/>
        </w:rPr>
        <w:t>CNS central nervous system</w:t>
      </w:r>
      <w:r w:rsidR="008E7FC9">
        <w:rPr>
          <w:rFonts w:ascii="Times New Roman" w:hAnsi="Times New Roman" w:cs="Times New Roman"/>
          <w:bCs/>
          <w:sz w:val="22"/>
          <w:szCs w:val="22"/>
        </w:rPr>
        <w:t>;</w:t>
      </w:r>
      <w:r w:rsidRPr="008E7FC9">
        <w:rPr>
          <w:rFonts w:ascii="Times New Roman" w:hAnsi="Times New Roman" w:cs="Times New Roman"/>
          <w:bCs/>
          <w:sz w:val="22"/>
          <w:szCs w:val="22"/>
        </w:rPr>
        <w:t xml:space="preserve"> E episode</w:t>
      </w:r>
      <w:r w:rsidR="008E7FC9">
        <w:rPr>
          <w:rFonts w:ascii="Times New Roman" w:hAnsi="Times New Roman" w:cs="Times New Roman"/>
          <w:bCs/>
          <w:sz w:val="22"/>
          <w:szCs w:val="22"/>
        </w:rPr>
        <w:t>;</w:t>
      </w:r>
      <w:r w:rsidRPr="008E7FC9">
        <w:rPr>
          <w:rFonts w:ascii="Times New Roman" w:hAnsi="Times New Roman" w:cs="Times New Roman"/>
          <w:bCs/>
          <w:sz w:val="22"/>
          <w:szCs w:val="22"/>
        </w:rPr>
        <w:t xml:space="preserve"> MFI mean fluorescence intensity</w:t>
      </w:r>
      <w:r w:rsidR="008E7FC9">
        <w:rPr>
          <w:rFonts w:ascii="Times New Roman" w:hAnsi="Times New Roman" w:cs="Times New Roman"/>
          <w:bCs/>
          <w:sz w:val="22"/>
          <w:szCs w:val="22"/>
        </w:rPr>
        <w:t>;</w:t>
      </w:r>
      <w:r w:rsidRPr="008E7FC9">
        <w:rPr>
          <w:rFonts w:ascii="Times New Roman" w:hAnsi="Times New Roman" w:cs="Times New Roman"/>
          <w:bCs/>
          <w:sz w:val="22"/>
          <w:szCs w:val="22"/>
        </w:rPr>
        <w:t xml:space="preserve"> PNS peripheral nervous system</w:t>
      </w:r>
    </w:p>
    <w:sectPr w:rsidR="00EC4DF2" w:rsidRPr="008E7FC9" w:rsidSect="0002585F">
      <w:pgSz w:w="11900" w:h="16840"/>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te9e2tma55w7eff94xwt9m0d9s2d225txe&quot;&gt;My EndNote Library Final-Converted&lt;record-ids&gt;&lt;item&gt;792&lt;/item&gt;&lt;item&gt;853&lt;/item&gt;&lt;item&gt;2033&lt;/item&gt;&lt;item&gt;2062&lt;/item&gt;&lt;/record-ids&gt;&lt;/item&gt;&lt;/Libraries&gt;"/>
  </w:docVars>
  <w:rsids>
    <w:rsidRoot w:val="0002585F"/>
    <w:rsid w:val="00007BA8"/>
    <w:rsid w:val="0001641B"/>
    <w:rsid w:val="0002585F"/>
    <w:rsid w:val="00045161"/>
    <w:rsid w:val="0004538C"/>
    <w:rsid w:val="00053B9C"/>
    <w:rsid w:val="000546AC"/>
    <w:rsid w:val="000614BF"/>
    <w:rsid w:val="00064786"/>
    <w:rsid w:val="00066EEC"/>
    <w:rsid w:val="00072D47"/>
    <w:rsid w:val="00086983"/>
    <w:rsid w:val="00090631"/>
    <w:rsid w:val="00097257"/>
    <w:rsid w:val="000A4675"/>
    <w:rsid w:val="000B5D39"/>
    <w:rsid w:val="000C6333"/>
    <w:rsid w:val="000D70AB"/>
    <w:rsid w:val="000D73B8"/>
    <w:rsid w:val="000E77FE"/>
    <w:rsid w:val="000F2348"/>
    <w:rsid w:val="000F6EBD"/>
    <w:rsid w:val="001315B5"/>
    <w:rsid w:val="00136F62"/>
    <w:rsid w:val="0014181D"/>
    <w:rsid w:val="00147924"/>
    <w:rsid w:val="00154361"/>
    <w:rsid w:val="00164CBD"/>
    <w:rsid w:val="0016584F"/>
    <w:rsid w:val="001710EB"/>
    <w:rsid w:val="001749A7"/>
    <w:rsid w:val="001770E3"/>
    <w:rsid w:val="00177B38"/>
    <w:rsid w:val="00192333"/>
    <w:rsid w:val="001A1DF5"/>
    <w:rsid w:val="001A3DD2"/>
    <w:rsid w:val="001A60F7"/>
    <w:rsid w:val="001D4123"/>
    <w:rsid w:val="001E1DF9"/>
    <w:rsid w:val="001F3186"/>
    <w:rsid w:val="00202534"/>
    <w:rsid w:val="00206AE6"/>
    <w:rsid w:val="00207E1B"/>
    <w:rsid w:val="00212F5E"/>
    <w:rsid w:val="002130C1"/>
    <w:rsid w:val="0021314D"/>
    <w:rsid w:val="00215230"/>
    <w:rsid w:val="002219B7"/>
    <w:rsid w:val="00224B81"/>
    <w:rsid w:val="00231A9E"/>
    <w:rsid w:val="002362EF"/>
    <w:rsid w:val="00243B11"/>
    <w:rsid w:val="00250652"/>
    <w:rsid w:val="00257BF9"/>
    <w:rsid w:val="002676B6"/>
    <w:rsid w:val="00272853"/>
    <w:rsid w:val="00275B2A"/>
    <w:rsid w:val="002F77E0"/>
    <w:rsid w:val="00336271"/>
    <w:rsid w:val="0036356D"/>
    <w:rsid w:val="00363EB1"/>
    <w:rsid w:val="003831A9"/>
    <w:rsid w:val="00386F33"/>
    <w:rsid w:val="00393DC3"/>
    <w:rsid w:val="003B3ED4"/>
    <w:rsid w:val="003D06D1"/>
    <w:rsid w:val="003E70F5"/>
    <w:rsid w:val="003F1A59"/>
    <w:rsid w:val="003F1B85"/>
    <w:rsid w:val="003F2BF2"/>
    <w:rsid w:val="004133F1"/>
    <w:rsid w:val="004146EB"/>
    <w:rsid w:val="00417510"/>
    <w:rsid w:val="004212DF"/>
    <w:rsid w:val="00422A6D"/>
    <w:rsid w:val="00426E83"/>
    <w:rsid w:val="0044253E"/>
    <w:rsid w:val="00473EC6"/>
    <w:rsid w:val="004857BE"/>
    <w:rsid w:val="004866B3"/>
    <w:rsid w:val="00486A39"/>
    <w:rsid w:val="00491CC5"/>
    <w:rsid w:val="00496BFF"/>
    <w:rsid w:val="004A30B4"/>
    <w:rsid w:val="004B3033"/>
    <w:rsid w:val="004C0791"/>
    <w:rsid w:val="004C73FC"/>
    <w:rsid w:val="004C78B8"/>
    <w:rsid w:val="004D4581"/>
    <w:rsid w:val="004D790E"/>
    <w:rsid w:val="00502D5A"/>
    <w:rsid w:val="005073CE"/>
    <w:rsid w:val="00516A86"/>
    <w:rsid w:val="00530BEC"/>
    <w:rsid w:val="005319BF"/>
    <w:rsid w:val="00552F3D"/>
    <w:rsid w:val="00557D13"/>
    <w:rsid w:val="005657DE"/>
    <w:rsid w:val="00566CCF"/>
    <w:rsid w:val="0057177F"/>
    <w:rsid w:val="00572357"/>
    <w:rsid w:val="00574265"/>
    <w:rsid w:val="005843A9"/>
    <w:rsid w:val="00584A4A"/>
    <w:rsid w:val="00585DB6"/>
    <w:rsid w:val="00590649"/>
    <w:rsid w:val="005A3BC0"/>
    <w:rsid w:val="005A4137"/>
    <w:rsid w:val="005B2A8F"/>
    <w:rsid w:val="005D01F1"/>
    <w:rsid w:val="005D27C5"/>
    <w:rsid w:val="00603F0C"/>
    <w:rsid w:val="00604614"/>
    <w:rsid w:val="006213B1"/>
    <w:rsid w:val="0066366F"/>
    <w:rsid w:val="00663A07"/>
    <w:rsid w:val="00666BE2"/>
    <w:rsid w:val="00667524"/>
    <w:rsid w:val="006945ED"/>
    <w:rsid w:val="006A5669"/>
    <w:rsid w:val="006A6BCF"/>
    <w:rsid w:val="006B00DA"/>
    <w:rsid w:val="006B3781"/>
    <w:rsid w:val="006F0EFA"/>
    <w:rsid w:val="007021EB"/>
    <w:rsid w:val="0071347F"/>
    <w:rsid w:val="0071714A"/>
    <w:rsid w:val="007313D3"/>
    <w:rsid w:val="007326AC"/>
    <w:rsid w:val="0074127F"/>
    <w:rsid w:val="00767952"/>
    <w:rsid w:val="007803D6"/>
    <w:rsid w:val="00786D4D"/>
    <w:rsid w:val="00787ADA"/>
    <w:rsid w:val="00792CD5"/>
    <w:rsid w:val="007A43D8"/>
    <w:rsid w:val="007B2B4E"/>
    <w:rsid w:val="007C1AF5"/>
    <w:rsid w:val="007C3CB7"/>
    <w:rsid w:val="00820AA0"/>
    <w:rsid w:val="00821DA9"/>
    <w:rsid w:val="008277DD"/>
    <w:rsid w:val="0083657E"/>
    <w:rsid w:val="0084686F"/>
    <w:rsid w:val="0087483F"/>
    <w:rsid w:val="00874D96"/>
    <w:rsid w:val="00883FE5"/>
    <w:rsid w:val="00895EEC"/>
    <w:rsid w:val="008A477F"/>
    <w:rsid w:val="008A62C9"/>
    <w:rsid w:val="008B03F8"/>
    <w:rsid w:val="008C2615"/>
    <w:rsid w:val="008D22FC"/>
    <w:rsid w:val="008D5731"/>
    <w:rsid w:val="008E0A89"/>
    <w:rsid w:val="008E7FC9"/>
    <w:rsid w:val="008F11D1"/>
    <w:rsid w:val="00905D17"/>
    <w:rsid w:val="00920AED"/>
    <w:rsid w:val="00956F0E"/>
    <w:rsid w:val="0096368F"/>
    <w:rsid w:val="00976E82"/>
    <w:rsid w:val="009939F1"/>
    <w:rsid w:val="009A153E"/>
    <w:rsid w:val="009A6787"/>
    <w:rsid w:val="009C2C04"/>
    <w:rsid w:val="009D79AF"/>
    <w:rsid w:val="009F1F66"/>
    <w:rsid w:val="00A23C3D"/>
    <w:rsid w:val="00A36C22"/>
    <w:rsid w:val="00A376B5"/>
    <w:rsid w:val="00A64D78"/>
    <w:rsid w:val="00A67B2D"/>
    <w:rsid w:val="00A71B49"/>
    <w:rsid w:val="00A765F7"/>
    <w:rsid w:val="00A825EB"/>
    <w:rsid w:val="00A877AB"/>
    <w:rsid w:val="00A901D5"/>
    <w:rsid w:val="00AA1578"/>
    <w:rsid w:val="00AA1CC7"/>
    <w:rsid w:val="00AB1D0D"/>
    <w:rsid w:val="00AD1106"/>
    <w:rsid w:val="00AD6477"/>
    <w:rsid w:val="00AE0024"/>
    <w:rsid w:val="00AE6B5F"/>
    <w:rsid w:val="00AF7BCE"/>
    <w:rsid w:val="00B061C9"/>
    <w:rsid w:val="00B067C3"/>
    <w:rsid w:val="00B10DA8"/>
    <w:rsid w:val="00B2218A"/>
    <w:rsid w:val="00B40578"/>
    <w:rsid w:val="00B413E4"/>
    <w:rsid w:val="00B73904"/>
    <w:rsid w:val="00BA24D1"/>
    <w:rsid w:val="00BA4927"/>
    <w:rsid w:val="00BC2E6B"/>
    <w:rsid w:val="00BD7C04"/>
    <w:rsid w:val="00BE394E"/>
    <w:rsid w:val="00BE434F"/>
    <w:rsid w:val="00C048F5"/>
    <w:rsid w:val="00C47C75"/>
    <w:rsid w:val="00C52594"/>
    <w:rsid w:val="00C84A02"/>
    <w:rsid w:val="00C96983"/>
    <w:rsid w:val="00C97031"/>
    <w:rsid w:val="00CA146B"/>
    <w:rsid w:val="00CA2577"/>
    <w:rsid w:val="00CA646C"/>
    <w:rsid w:val="00CA7CF9"/>
    <w:rsid w:val="00CB3548"/>
    <w:rsid w:val="00CB7F7B"/>
    <w:rsid w:val="00CC71D4"/>
    <w:rsid w:val="00CD1309"/>
    <w:rsid w:val="00CD75A2"/>
    <w:rsid w:val="00CE350D"/>
    <w:rsid w:val="00CE3B64"/>
    <w:rsid w:val="00CE4EC2"/>
    <w:rsid w:val="00D106C4"/>
    <w:rsid w:val="00D17BEC"/>
    <w:rsid w:val="00D25F4C"/>
    <w:rsid w:val="00D330AC"/>
    <w:rsid w:val="00D40CFB"/>
    <w:rsid w:val="00D45085"/>
    <w:rsid w:val="00D46BE1"/>
    <w:rsid w:val="00D53F59"/>
    <w:rsid w:val="00D55A95"/>
    <w:rsid w:val="00D63B52"/>
    <w:rsid w:val="00D64E2D"/>
    <w:rsid w:val="00D7723D"/>
    <w:rsid w:val="00D84DCC"/>
    <w:rsid w:val="00D84F4C"/>
    <w:rsid w:val="00D90A7B"/>
    <w:rsid w:val="00D93CB5"/>
    <w:rsid w:val="00DB5792"/>
    <w:rsid w:val="00DC5826"/>
    <w:rsid w:val="00DD63B0"/>
    <w:rsid w:val="00DD6B1D"/>
    <w:rsid w:val="00DF271A"/>
    <w:rsid w:val="00E322F9"/>
    <w:rsid w:val="00E3295E"/>
    <w:rsid w:val="00E32AEA"/>
    <w:rsid w:val="00E34070"/>
    <w:rsid w:val="00E3592A"/>
    <w:rsid w:val="00E37D92"/>
    <w:rsid w:val="00E63AD6"/>
    <w:rsid w:val="00E652C8"/>
    <w:rsid w:val="00E726CE"/>
    <w:rsid w:val="00E72961"/>
    <w:rsid w:val="00E86B6D"/>
    <w:rsid w:val="00E97BFC"/>
    <w:rsid w:val="00EA385E"/>
    <w:rsid w:val="00EA53AE"/>
    <w:rsid w:val="00EB421C"/>
    <w:rsid w:val="00EC4962"/>
    <w:rsid w:val="00EC4DF2"/>
    <w:rsid w:val="00ED47C6"/>
    <w:rsid w:val="00ED758F"/>
    <w:rsid w:val="00EE60EE"/>
    <w:rsid w:val="00EF07FC"/>
    <w:rsid w:val="00EF16F8"/>
    <w:rsid w:val="00F01431"/>
    <w:rsid w:val="00F10FAC"/>
    <w:rsid w:val="00F15EE5"/>
    <w:rsid w:val="00F32315"/>
    <w:rsid w:val="00F406C1"/>
    <w:rsid w:val="00F4251F"/>
    <w:rsid w:val="00F42DF4"/>
    <w:rsid w:val="00F4402D"/>
    <w:rsid w:val="00F801CD"/>
    <w:rsid w:val="00FA17C4"/>
    <w:rsid w:val="00FB42AE"/>
    <w:rsid w:val="00FC743F"/>
    <w:rsid w:val="00FE4EE5"/>
    <w:rsid w:val="00FF2351"/>
    <w:rsid w:val="00FF48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80AB6"/>
  <w14:defaultImageDpi w14:val="32767"/>
  <w15:chartTrackingRefBased/>
  <w15:docId w15:val="{58D49084-E2F1-BE4D-A299-479DE3A81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2585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585F"/>
    <w:rPr>
      <w:rFonts w:ascii="Times New Roman" w:hAnsi="Times New Roman" w:cs="Times New Roman"/>
      <w:sz w:val="18"/>
      <w:szCs w:val="18"/>
    </w:rPr>
  </w:style>
  <w:style w:type="paragraph" w:styleId="ListParagraph">
    <w:name w:val="List Paragraph"/>
    <w:basedOn w:val="Normal"/>
    <w:link w:val="ListParagraphChar"/>
    <w:uiPriority w:val="34"/>
    <w:qFormat/>
    <w:rsid w:val="0002585F"/>
    <w:pPr>
      <w:ind w:left="720"/>
      <w:contextualSpacing/>
    </w:pPr>
    <w:rPr>
      <w:rFonts w:ascii="Times New Roman" w:eastAsia="Times New Roman" w:hAnsi="Times New Roman" w:cs="Times New Roman"/>
      <w:lang w:val="en-US"/>
    </w:rPr>
  </w:style>
  <w:style w:type="character" w:customStyle="1" w:styleId="ListParagraphChar">
    <w:name w:val="List Paragraph Char"/>
    <w:basedOn w:val="DefaultParagraphFont"/>
    <w:link w:val="ListParagraph"/>
    <w:uiPriority w:val="34"/>
    <w:rsid w:val="0002585F"/>
    <w:rPr>
      <w:rFonts w:ascii="Times New Roman" w:eastAsia="Times New Roman" w:hAnsi="Times New Roman" w:cs="Times New Roman"/>
      <w:lang w:val="en-US"/>
    </w:rPr>
  </w:style>
  <w:style w:type="paragraph" w:customStyle="1" w:styleId="EndNoteBibliographyTitle">
    <w:name w:val="EndNote Bibliography Title"/>
    <w:basedOn w:val="Normal"/>
    <w:link w:val="EndNoteBibliographyTitleChar"/>
    <w:rsid w:val="00EC4DF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C4DF2"/>
    <w:rPr>
      <w:rFonts w:ascii="Calibri" w:hAnsi="Calibri" w:cs="Calibri"/>
      <w:lang w:val="en-US"/>
    </w:rPr>
  </w:style>
  <w:style w:type="paragraph" w:customStyle="1" w:styleId="EndNoteBibliography">
    <w:name w:val="EndNote Bibliography"/>
    <w:basedOn w:val="Normal"/>
    <w:link w:val="EndNoteBibliographyChar"/>
    <w:rsid w:val="00EC4DF2"/>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EC4DF2"/>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60</Words>
  <Characters>4902</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shi Ramanathan</dc:creator>
  <cp:keywords/>
  <dc:description/>
  <cp:lastModifiedBy>Darshi Ramanathan</cp:lastModifiedBy>
  <cp:revision>2</cp:revision>
  <dcterms:created xsi:type="dcterms:W3CDTF">2020-09-23T02:43:00Z</dcterms:created>
  <dcterms:modified xsi:type="dcterms:W3CDTF">2020-09-23T02:43:00Z</dcterms:modified>
</cp:coreProperties>
</file>